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A905CE" w:rsidRPr="00BD27EF" w:rsidRDefault="00A905CE" w:rsidP="00A905CE">
      <w:pPr>
        <w:spacing w:after="0" w:line="24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  <w:r w:rsidRPr="003353AC">
        <w:rPr>
          <w:rFonts w:ascii="Times New Roman" w:hAnsi="Times New Roman" w:cs="Times New Roman"/>
          <w:b/>
          <w:sz w:val="28"/>
          <w:szCs w:val="28"/>
        </w:rPr>
        <w:t>PENGGUNAA</w:t>
      </w:r>
      <w:r>
        <w:rPr>
          <w:rFonts w:ascii="Times New Roman" w:hAnsi="Times New Roman" w:cs="Times New Roman"/>
          <w:b/>
          <w:sz w:val="28"/>
          <w:szCs w:val="28"/>
        </w:rPr>
        <w:t xml:space="preserve">N MODEL PEMBELAJARAN KOOPERATIF </w:t>
      </w:r>
      <w:r w:rsidRPr="003353AC">
        <w:rPr>
          <w:rFonts w:ascii="Times New Roman" w:hAnsi="Times New Roman" w:cs="Times New Roman"/>
          <w:b/>
          <w:sz w:val="28"/>
          <w:szCs w:val="28"/>
        </w:rPr>
        <w:t>MATA PELAJARAN KORESPONDENSI KELAS X</w:t>
      </w:r>
      <w:r>
        <w:rPr>
          <w:rFonts w:ascii="Times New Roman" w:hAnsi="Times New Roman" w:cs="Times New Roman"/>
          <w:b/>
          <w:sz w:val="28"/>
          <w:szCs w:val="28"/>
        </w:rPr>
        <w:t xml:space="preserve"> ADMINISTRASI</w:t>
      </w:r>
    </w:p>
    <w:p w:rsidR="00A905CE" w:rsidRPr="003353AC" w:rsidRDefault="00A905CE" w:rsidP="00A905CE">
      <w:pPr>
        <w:spacing w:after="0" w:line="24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  <w:r w:rsidRPr="003353AC">
        <w:rPr>
          <w:rFonts w:ascii="Times New Roman" w:hAnsi="Times New Roman" w:cs="Times New Roman"/>
          <w:b/>
          <w:sz w:val="28"/>
          <w:szCs w:val="28"/>
        </w:rPr>
        <w:t>PERKANTORAN DI SMK NEGERI 1 PINRANG</w:t>
      </w:r>
    </w:p>
    <w:p w:rsidR="00A905CE" w:rsidRPr="0063703D" w:rsidRDefault="00A905CE" w:rsidP="00A905CE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A905CE" w:rsidRPr="0063703D" w:rsidRDefault="00A905CE" w:rsidP="00A905CE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A905CE" w:rsidRPr="0063703D" w:rsidRDefault="00A905CE" w:rsidP="00A905CE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A905CE" w:rsidRPr="003353AC" w:rsidRDefault="00A905CE" w:rsidP="00A905CE">
      <w:pPr>
        <w:spacing w:line="24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  <w:r w:rsidRPr="003353AC">
        <w:rPr>
          <w:rFonts w:ascii="Times New Roman" w:hAnsi="Times New Roman" w:cs="Times New Roman"/>
          <w:b/>
          <w:sz w:val="28"/>
          <w:szCs w:val="28"/>
        </w:rPr>
        <w:t xml:space="preserve">S K R I P S I </w:t>
      </w:r>
    </w:p>
    <w:p w:rsidR="00A905CE" w:rsidRDefault="00A905CE" w:rsidP="00A905CE">
      <w:pPr>
        <w:spacing w:line="240" w:lineRule="auto"/>
        <w:rPr>
          <w:rFonts w:ascii="Times New Roman" w:hAnsi="Times New Roman" w:cs="Times New Roman"/>
          <w:b/>
          <w:sz w:val="24"/>
          <w:szCs w:val="24"/>
        </w:rPr>
      </w:pPr>
    </w:p>
    <w:p w:rsidR="00A905CE" w:rsidRDefault="00A905CE" w:rsidP="00A905CE">
      <w:pPr>
        <w:spacing w:line="240" w:lineRule="auto"/>
        <w:rPr>
          <w:rFonts w:ascii="Times New Roman" w:hAnsi="Times New Roman" w:cs="Times New Roman"/>
          <w:b/>
          <w:sz w:val="24"/>
          <w:szCs w:val="24"/>
        </w:rPr>
      </w:pPr>
    </w:p>
    <w:p w:rsidR="00A905CE" w:rsidRDefault="00A905CE" w:rsidP="00A905CE">
      <w:pPr>
        <w:spacing w:line="240" w:lineRule="auto"/>
        <w:rPr>
          <w:rFonts w:ascii="Times New Roman" w:hAnsi="Times New Roman" w:cs="Times New Roman"/>
          <w:b/>
          <w:sz w:val="24"/>
          <w:szCs w:val="24"/>
        </w:rPr>
      </w:pPr>
    </w:p>
    <w:p w:rsidR="00A905CE" w:rsidRDefault="00A905CE" w:rsidP="00A905CE">
      <w:pPr>
        <w:spacing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</w:rPr>
        <w:drawing>
          <wp:anchor distT="0" distB="0" distL="114300" distR="114300" simplePos="0" relativeHeight="251658240" behindDoc="0" locked="0" layoutInCell="1" allowOverlap="1" wp14:anchorId="47857EEC" wp14:editId="67630C8F">
            <wp:simplePos x="0" y="0"/>
            <wp:positionH relativeFrom="column">
              <wp:posOffset>2105842</wp:posOffset>
            </wp:positionH>
            <wp:positionV relativeFrom="paragraph">
              <wp:posOffset>135841</wp:posOffset>
            </wp:positionV>
            <wp:extent cx="1086268" cy="1075174"/>
            <wp:effectExtent l="19050" t="0" r="0" b="0"/>
            <wp:wrapNone/>
            <wp:docPr id="1" name="Picture 1" descr="F:\LAPORAN MAGANG BPMDK\logo UNM\Logo.jpg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F:\LAPORAN MAGANG BPMDK\logo UNM\Logo.jpg"/>
                    <pic:cNvPicPr preferRelativeResize="0">
                      <a:picLocks noChangeAspect="1" noChangeArrowheads="1"/>
                    </pic:cNvPicPr>
                  </pic:nvPicPr>
                  <pic:blipFill>
                    <a:blip r:embed="rId7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86268" cy="1075174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</w:p>
    <w:p w:rsidR="00A905CE" w:rsidRDefault="00A905CE" w:rsidP="00A905CE">
      <w:pPr>
        <w:spacing w:line="240" w:lineRule="auto"/>
        <w:rPr>
          <w:rFonts w:ascii="Times New Roman" w:hAnsi="Times New Roman" w:cs="Times New Roman"/>
          <w:b/>
          <w:sz w:val="24"/>
          <w:szCs w:val="24"/>
        </w:rPr>
      </w:pPr>
    </w:p>
    <w:p w:rsidR="00A905CE" w:rsidRDefault="00A905CE" w:rsidP="00A905CE">
      <w:pPr>
        <w:spacing w:line="240" w:lineRule="auto"/>
        <w:rPr>
          <w:rFonts w:ascii="Times New Roman" w:hAnsi="Times New Roman" w:cs="Times New Roman"/>
          <w:b/>
          <w:sz w:val="24"/>
          <w:szCs w:val="24"/>
        </w:rPr>
      </w:pPr>
    </w:p>
    <w:p w:rsidR="00A905CE" w:rsidRDefault="00A905CE" w:rsidP="00A905CE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:rsidR="00502236" w:rsidRDefault="00502236" w:rsidP="00502236">
      <w:pPr>
        <w:spacing w:after="0" w:line="480" w:lineRule="auto"/>
        <w:rPr>
          <w:rFonts w:ascii="Times New Roman" w:hAnsi="Times New Roman" w:cs="Times New Roman"/>
          <w:sz w:val="28"/>
          <w:szCs w:val="28"/>
        </w:rPr>
      </w:pPr>
    </w:p>
    <w:p w:rsidR="00502236" w:rsidRDefault="00502236" w:rsidP="00502236">
      <w:pPr>
        <w:spacing w:after="0" w:line="720" w:lineRule="auto"/>
        <w:rPr>
          <w:rFonts w:ascii="Times New Roman" w:hAnsi="Times New Roman" w:cs="Times New Roman"/>
          <w:sz w:val="28"/>
          <w:szCs w:val="28"/>
        </w:rPr>
      </w:pPr>
    </w:p>
    <w:p w:rsidR="00502236" w:rsidRPr="00D66623" w:rsidRDefault="00502236" w:rsidP="00502236">
      <w:pPr>
        <w:spacing w:after="0" w:line="240" w:lineRule="auto"/>
        <w:rPr>
          <w:rFonts w:ascii="Times New Roman" w:hAnsi="Times New Roman" w:cs="Times New Roman"/>
          <w:sz w:val="28"/>
          <w:szCs w:val="28"/>
        </w:rPr>
      </w:pPr>
    </w:p>
    <w:p w:rsidR="00502236" w:rsidRPr="00073C3D" w:rsidRDefault="00A905CE" w:rsidP="00502236">
      <w:pPr>
        <w:spacing w:after="0" w:line="24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  <w:r>
        <w:rPr>
          <w:rFonts w:ascii="Times New Roman" w:hAnsi="Times New Roman" w:cs="Times New Roman"/>
          <w:b/>
          <w:sz w:val="28"/>
          <w:szCs w:val="28"/>
        </w:rPr>
        <w:t>NUR AYNA S. MUSTAFA</w:t>
      </w:r>
    </w:p>
    <w:p w:rsidR="00502236" w:rsidRDefault="00A905CE" w:rsidP="00502236">
      <w:pPr>
        <w:spacing w:after="0" w:line="24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  <w:r>
        <w:rPr>
          <w:rFonts w:ascii="Times New Roman" w:hAnsi="Times New Roman" w:cs="Times New Roman"/>
          <w:b/>
          <w:sz w:val="28"/>
          <w:szCs w:val="28"/>
        </w:rPr>
        <w:t>1366041005</w:t>
      </w:r>
    </w:p>
    <w:p w:rsidR="00502236" w:rsidRDefault="00502236" w:rsidP="00A905CE">
      <w:pPr>
        <w:spacing w:after="0" w:line="240" w:lineRule="auto"/>
        <w:rPr>
          <w:rFonts w:ascii="Times New Roman" w:hAnsi="Times New Roman" w:cs="Times New Roman"/>
          <w:b/>
          <w:sz w:val="28"/>
          <w:szCs w:val="28"/>
        </w:rPr>
      </w:pPr>
    </w:p>
    <w:p w:rsidR="00502236" w:rsidRDefault="00502236" w:rsidP="00502236">
      <w:pPr>
        <w:spacing w:after="0" w:line="48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</w:p>
    <w:p w:rsidR="00502236" w:rsidRDefault="00502236" w:rsidP="00502236">
      <w:pPr>
        <w:spacing w:after="0" w:line="48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</w:p>
    <w:p w:rsidR="00502236" w:rsidRDefault="00502236" w:rsidP="00502236">
      <w:pPr>
        <w:spacing w:after="0" w:line="48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</w:p>
    <w:p w:rsidR="00AF0AA2" w:rsidRDefault="00AF0AA2" w:rsidP="00502236">
      <w:pPr>
        <w:spacing w:after="0" w:line="48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</w:p>
    <w:p w:rsidR="00AF0AA2" w:rsidRPr="00D66623" w:rsidRDefault="00AF0AA2" w:rsidP="00AF0AA2">
      <w:pPr>
        <w:spacing w:after="0" w:line="144" w:lineRule="auto"/>
        <w:jc w:val="center"/>
        <w:rPr>
          <w:rFonts w:ascii="Times New Roman" w:hAnsi="Times New Roman" w:cs="Times New Roman"/>
          <w:b/>
          <w:sz w:val="28"/>
          <w:szCs w:val="28"/>
        </w:rPr>
      </w:pPr>
    </w:p>
    <w:p w:rsidR="00502236" w:rsidRPr="00073C3D" w:rsidRDefault="00502236" w:rsidP="00502236">
      <w:pPr>
        <w:spacing w:after="0" w:line="24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  <w:r w:rsidRPr="00073C3D">
        <w:rPr>
          <w:rFonts w:ascii="Times New Roman" w:hAnsi="Times New Roman" w:cs="Times New Roman"/>
          <w:b/>
          <w:sz w:val="28"/>
          <w:szCs w:val="28"/>
        </w:rPr>
        <w:t>FAKULTAS ILMU SOSIAL</w:t>
      </w:r>
    </w:p>
    <w:p w:rsidR="00502236" w:rsidRPr="00073C3D" w:rsidRDefault="00502236" w:rsidP="00502236">
      <w:pPr>
        <w:spacing w:after="0" w:line="24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  <w:r w:rsidRPr="00073C3D">
        <w:rPr>
          <w:rFonts w:ascii="Times New Roman" w:hAnsi="Times New Roman" w:cs="Times New Roman"/>
          <w:b/>
          <w:sz w:val="28"/>
          <w:szCs w:val="28"/>
        </w:rPr>
        <w:t>UNIVERSITAS NEGERI MAKASSAR</w:t>
      </w:r>
    </w:p>
    <w:p w:rsidR="00A308D4" w:rsidRDefault="00502236" w:rsidP="00502236">
      <w:pPr>
        <w:spacing w:after="0" w:line="24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  <w:r w:rsidRPr="00073C3D">
        <w:rPr>
          <w:rFonts w:ascii="Times New Roman" w:hAnsi="Times New Roman" w:cs="Times New Roman"/>
          <w:b/>
          <w:sz w:val="28"/>
          <w:szCs w:val="28"/>
        </w:rPr>
        <w:t>2017</w:t>
      </w:r>
    </w:p>
    <w:p w:rsidR="0006676A" w:rsidRPr="002D3FDA" w:rsidRDefault="0006676A" w:rsidP="0006676A">
      <w:pPr>
        <w:spacing w:after="0" w:line="72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2D3FDA">
        <w:rPr>
          <w:rFonts w:ascii="Times New Roman" w:hAnsi="Times New Roman" w:cs="Times New Roman"/>
          <w:b/>
          <w:sz w:val="24"/>
          <w:szCs w:val="24"/>
        </w:rPr>
        <w:lastRenderedPageBreak/>
        <w:t>ABSTRAK</w:t>
      </w:r>
    </w:p>
    <w:p w:rsidR="0006676A" w:rsidRDefault="0006676A" w:rsidP="0006676A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NUR AYNA S. MUSTAFA, 2017. </w:t>
      </w:r>
      <w:r w:rsidRPr="00D5339A">
        <w:rPr>
          <w:rFonts w:ascii="Times New Roman" w:hAnsi="Times New Roman" w:cs="Times New Roman"/>
          <w:sz w:val="24"/>
          <w:szCs w:val="24"/>
        </w:rPr>
        <w:t>Penggunaan Model Pembelajaran Kooperatif Mata Pelajaran Korespondensi Kelas X Administrasi Perk</w:t>
      </w:r>
      <w:r>
        <w:rPr>
          <w:rFonts w:ascii="Times New Roman" w:hAnsi="Times New Roman" w:cs="Times New Roman"/>
          <w:sz w:val="24"/>
          <w:szCs w:val="24"/>
        </w:rPr>
        <w:t>antoran di SMK Negeri 1 Pinrang</w:t>
      </w:r>
      <w:r w:rsidRPr="00D5339A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Skripsi Fakultas Ilmu Sosial, Program Studi Pendidikan Administrasi Perkantoran, Universitas Negeri Makassar. Dibimbing oleh Risma Niswaty dan Sirajuddin Saleh.</w:t>
      </w:r>
    </w:p>
    <w:p w:rsidR="0006676A" w:rsidRDefault="0006676A" w:rsidP="0006676A">
      <w:pPr>
        <w:spacing w:after="0" w:line="240" w:lineRule="auto"/>
        <w:ind w:firstLine="90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enelitian ini bertujuan untuk mengetahui penggunaan model pembelajaran kooperatif mata pelajaran korespondensi Kelas X Administrasi Perkantoran di SMK Negeri 1 Pinrang. Penelitian ini menggunakan pendekatan kuantitatif. Sampel dalam penelitian ini sebanyak 102 siswa yang ditentukan dengan teknik </w:t>
      </w:r>
      <w:r>
        <w:rPr>
          <w:rFonts w:ascii="Times New Roman" w:hAnsi="Times New Roman" w:cs="Times New Roman"/>
          <w:i/>
          <w:sz w:val="24"/>
          <w:szCs w:val="24"/>
        </w:rPr>
        <w:t xml:space="preserve">simple random sampling </w:t>
      </w:r>
      <w:r>
        <w:rPr>
          <w:rFonts w:ascii="Times New Roman" w:hAnsi="Times New Roman" w:cs="Times New Roman"/>
          <w:sz w:val="24"/>
          <w:szCs w:val="24"/>
        </w:rPr>
        <w:t>dari jumlah populasi sebanyak 228 siswa Kelas X Administrasi Perkantoran di SMK Negeri 1 Pinrang. Teknik pengumpulan data yang digunakan adalah teknik observasi, teknik angket, dan teknik dokumentasi. Teknik analisis data yang digunakan yaitu analisis statistik deskriptif dengan menggunakan rumus presentase yang dikemukakan oleh Sudijono.</w:t>
      </w:r>
    </w:p>
    <w:p w:rsidR="0006676A" w:rsidRDefault="0006676A" w:rsidP="0006676A">
      <w:pPr>
        <w:spacing w:line="24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Hasil penelitian menunjukkan bahwa, penggunaan model pembelajaran kooperatif mata pelajaran korespondensi Kelas X Administrasi Perkantoran di SMK Negeri 1 Pinrang dilihat dari indikator, yaitu prinsip ketergantungan, tanggung jawab, interaksi tatap muka, partisipasi dan komunikasi termasuk dalam kategori sangat baik. </w:t>
      </w:r>
    </w:p>
    <w:p w:rsidR="0006676A" w:rsidRDefault="0006676A" w:rsidP="0006676A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</w:t>
      </w:r>
    </w:p>
    <w:p w:rsidR="0006676A" w:rsidRDefault="0006676A" w:rsidP="0006676A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06676A" w:rsidRDefault="0006676A" w:rsidP="0006676A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06676A" w:rsidRDefault="0006676A" w:rsidP="0006676A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06676A" w:rsidRDefault="0006676A" w:rsidP="0006676A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06676A" w:rsidRDefault="0006676A" w:rsidP="0006676A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06676A" w:rsidRDefault="0006676A" w:rsidP="0006676A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06676A" w:rsidRDefault="0006676A" w:rsidP="0006676A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06676A" w:rsidRDefault="0006676A" w:rsidP="0006676A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06676A" w:rsidRDefault="0006676A" w:rsidP="0006676A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06676A" w:rsidRDefault="0006676A" w:rsidP="0006676A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06676A" w:rsidRDefault="0006676A" w:rsidP="0006676A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06676A" w:rsidRDefault="0006676A" w:rsidP="0006676A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06676A" w:rsidRDefault="0006676A" w:rsidP="0006676A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06676A" w:rsidRDefault="0006676A" w:rsidP="0006676A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06676A" w:rsidRPr="0006676A" w:rsidRDefault="0006676A" w:rsidP="0006676A">
      <w:pPr>
        <w:spacing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06676A">
        <w:rPr>
          <w:rFonts w:ascii="Times New Roman" w:hAnsi="Times New Roman" w:cs="Times New Roman"/>
          <w:b/>
          <w:sz w:val="24"/>
          <w:szCs w:val="24"/>
        </w:rPr>
        <w:lastRenderedPageBreak/>
        <w:t>DAFTAR PUSTAKA</w:t>
      </w:r>
    </w:p>
    <w:p w:rsidR="0006676A" w:rsidRPr="0006676A" w:rsidRDefault="0006676A" w:rsidP="0006676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ISSN":"2548-6721","author":[{"dropping-particle":"","family":"Tuken","given":"Ritha","non-dropping-particle":"","parse-names":false,"suffix":""}],"container-title":"Publikasi Pendidikan","id":"ITEM-1","issue":"2","issued":{"date-parts":[["2016"]]},"title":"PENINGKATAN HASIL BELAJAR SISWA PADA MATA PELAJARAN PKN MELALUI PEMBELAJARAN KOOPERATIF TIPE ROLE PLAYING DI KELAS VI SDN IV KOTA PAREPARE","type":"article-journal","volume":"6"},"uris":["http://www.mendeley.com/documents/?uuid=840330f2-1c3b-4d1a-8be4-93e3357eef77"]}],"mendeley":{"formattedCitation":"[1]","plainTextFormattedCitation":"[1]","previouslyFormattedCitation":"[1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06676A">
        <w:rPr>
          <w:rFonts w:ascii="Times New Roman" w:hAnsi="Times New Roman" w:cs="Times New Roman"/>
          <w:noProof/>
          <w:sz w:val="24"/>
          <w:szCs w:val="24"/>
        </w:rPr>
        <w:t>[1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06676A">
        <w:rPr>
          <w:rFonts w:ascii="Times New Roman" w:hAnsi="Times New Roman" w:cs="Times New Roman"/>
          <w:noProof/>
          <w:sz w:val="24"/>
          <w:szCs w:val="24"/>
        </w:rPr>
        <w:t>[1]</w:t>
      </w:r>
      <w:r w:rsidRPr="0006676A">
        <w:rPr>
          <w:rFonts w:ascii="Times New Roman" w:hAnsi="Times New Roman" w:cs="Times New Roman"/>
          <w:noProof/>
          <w:sz w:val="24"/>
          <w:szCs w:val="24"/>
        </w:rPr>
        <w:tab/>
        <w:t xml:space="preserve">R. Tuken, “PENINGKATAN HASIL BELAJAR SISWA PADA MATA PELAJARAN PKN MELALUI PEMBELAJARAN KOOPERATIF TIPE ROLE PLAYING DI KELAS VI SDN IV KOTA PAREPARE,” </w:t>
      </w:r>
      <w:r w:rsidRPr="0006676A">
        <w:rPr>
          <w:rFonts w:ascii="Times New Roman" w:hAnsi="Times New Roman" w:cs="Times New Roman"/>
          <w:i/>
          <w:iCs/>
          <w:noProof/>
          <w:sz w:val="24"/>
          <w:szCs w:val="24"/>
        </w:rPr>
        <w:t>Publ. Pendidik.</w:t>
      </w:r>
      <w:r w:rsidRPr="0006676A">
        <w:rPr>
          <w:rFonts w:ascii="Times New Roman" w:hAnsi="Times New Roman" w:cs="Times New Roman"/>
          <w:noProof/>
          <w:sz w:val="24"/>
          <w:szCs w:val="24"/>
        </w:rPr>
        <w:t>, vol. 6, no. 2, 2016.</w:t>
      </w:r>
    </w:p>
    <w:p w:rsidR="0006676A" w:rsidRPr="0006676A" w:rsidRDefault="0006676A" w:rsidP="0006676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06676A">
        <w:rPr>
          <w:rFonts w:ascii="Times New Roman" w:hAnsi="Times New Roman" w:cs="Times New Roman"/>
          <w:noProof/>
          <w:sz w:val="24"/>
          <w:szCs w:val="24"/>
        </w:rPr>
        <w:t>[2]</w:t>
      </w:r>
      <w:r w:rsidRPr="0006676A">
        <w:rPr>
          <w:rFonts w:ascii="Times New Roman" w:hAnsi="Times New Roman" w:cs="Times New Roman"/>
          <w:noProof/>
          <w:sz w:val="24"/>
          <w:szCs w:val="24"/>
        </w:rPr>
        <w:tab/>
        <w:t>W. Wahira, “KEBUTUHAN PENGEMBANGAN MODEL, PELATIHAN KOMPETENSI PEDAGOGIK BERBASIS PENILAIAN KINERJA PADA GURU SEKOLAH DASAR DI KABUPATEN PANGKEP,” 2016.</w:t>
      </w:r>
    </w:p>
    <w:p w:rsidR="0006676A" w:rsidRPr="0006676A" w:rsidRDefault="0006676A" w:rsidP="0006676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06676A">
        <w:rPr>
          <w:rFonts w:ascii="Times New Roman" w:hAnsi="Times New Roman" w:cs="Times New Roman"/>
          <w:noProof/>
          <w:sz w:val="24"/>
          <w:szCs w:val="24"/>
        </w:rPr>
        <w:t>[3]</w:t>
      </w:r>
      <w:r w:rsidRPr="0006676A">
        <w:rPr>
          <w:rFonts w:ascii="Times New Roman" w:hAnsi="Times New Roman" w:cs="Times New Roman"/>
          <w:noProof/>
          <w:sz w:val="24"/>
          <w:szCs w:val="24"/>
        </w:rPr>
        <w:tab/>
        <w:t xml:space="preserve">P. Parwoto, “Model Pengembangan Kognitif Berbasis Komputer dengan Penerapan Pendekatan Reggio Emilia pada Anak Taman Kanak-Kanak,” </w:t>
      </w:r>
      <w:r w:rsidRPr="0006676A">
        <w:rPr>
          <w:rFonts w:ascii="Times New Roman" w:hAnsi="Times New Roman" w:cs="Times New Roman"/>
          <w:i/>
          <w:iCs/>
          <w:noProof/>
          <w:sz w:val="24"/>
          <w:szCs w:val="24"/>
        </w:rPr>
        <w:t>J. Educ. Sci. Technol.</w:t>
      </w:r>
      <w:r w:rsidRPr="0006676A">
        <w:rPr>
          <w:rFonts w:ascii="Times New Roman" w:hAnsi="Times New Roman" w:cs="Times New Roman"/>
          <w:noProof/>
          <w:sz w:val="24"/>
          <w:szCs w:val="24"/>
        </w:rPr>
        <w:t>, vol. 1, no. 1, pp. 64–73, 2014.</w:t>
      </w:r>
    </w:p>
    <w:p w:rsidR="0006676A" w:rsidRPr="0006676A" w:rsidRDefault="0006676A" w:rsidP="0006676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06676A">
        <w:rPr>
          <w:rFonts w:ascii="Times New Roman" w:hAnsi="Times New Roman" w:cs="Times New Roman"/>
          <w:noProof/>
          <w:sz w:val="24"/>
          <w:szCs w:val="24"/>
        </w:rPr>
        <w:t>[4]</w:t>
      </w:r>
      <w:r w:rsidRPr="0006676A">
        <w:rPr>
          <w:rFonts w:ascii="Times New Roman" w:hAnsi="Times New Roman" w:cs="Times New Roman"/>
          <w:noProof/>
          <w:sz w:val="24"/>
          <w:szCs w:val="24"/>
        </w:rPr>
        <w:tab/>
        <w:t>R. Kurnia, “Model Asesmen Autentik Dalam Pembelajaran Anak Usia Dini.” Universitas Negeri Makassar, 2013.</w:t>
      </w:r>
    </w:p>
    <w:p w:rsidR="0006676A" w:rsidRPr="0006676A" w:rsidRDefault="0006676A" w:rsidP="0006676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</w:rPr>
      </w:pPr>
      <w:r w:rsidRPr="0006676A">
        <w:rPr>
          <w:rFonts w:ascii="Times New Roman" w:hAnsi="Times New Roman" w:cs="Times New Roman"/>
          <w:noProof/>
          <w:sz w:val="24"/>
          <w:szCs w:val="24"/>
        </w:rPr>
        <w:t>[5]</w:t>
      </w:r>
      <w:r w:rsidRPr="0006676A">
        <w:rPr>
          <w:rFonts w:ascii="Times New Roman" w:hAnsi="Times New Roman" w:cs="Times New Roman"/>
          <w:noProof/>
          <w:sz w:val="24"/>
          <w:szCs w:val="24"/>
        </w:rPr>
        <w:tab/>
        <w:t>F. Faridah, B. Bernard, S. Syamsudduha, and F. MACHMUD, “Bridging the Gap Between Schools and Universities,” 2016.</w:t>
      </w:r>
    </w:p>
    <w:p w:rsidR="0006676A" w:rsidRDefault="0006676A" w:rsidP="0006676A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Wahira","given":"Wahira","non-dropping-particle":"","parse-names":false,"suffix":""}],"id":"ITEM-1","issued":{"date-parts":[["2016"]]},"title":"KEBUTUHAN PENGEMBANGAN MODEL, PELATIHAN KOMPETENSI PEDAGOGIK BERBASIS PENILAIAN KINERJA PADA GURU SEKOLAH DASAR DI KABUPATEN PANGKEP","type":"article-journal"},"uris":["http://www.mendeley.com/documents/?uuid=7c598e3b-7c49-407e-8117-6591e94c8003"]}],"mendeley":{"formattedCitation":"[2]","plainTextFormattedCitation":"[2]","previouslyFormattedCitation":"[2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06676A">
        <w:rPr>
          <w:rFonts w:ascii="Times New Roman" w:hAnsi="Times New Roman" w:cs="Times New Roman"/>
          <w:noProof/>
          <w:sz w:val="24"/>
          <w:szCs w:val="24"/>
        </w:rPr>
        <w:t>[2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ISSN":"2477-3840","author":[{"dropping-particle":"","family":"Parwoto","given":"Parwoto","non-dropping-particle":"","parse-names":false,"suffix":""}],"container-title":"Journal of Educational Science and Technology","id":"ITEM-1","issue":"1","issued":{"date-parts":[["2014"]]},"page":"64-73","publisher":"State University of Makassar","title":"Model Pengembangan Kognitif Berbasis Komputer dengan Penerapan Pendekatan Reggio Emilia pada Anak Taman Kanak-Kanak","type":"article-journal","volume":"1"},"uris":["http://www.mendeley.com/documents/?uuid=db06b71c-74cd-46af-9c24-fe7fdd0e79ef"]}],"mendeley":{"formattedCitation":"[3]","plainTextFormattedCitation":"[3]","previouslyFormattedCitation":"[3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06676A">
        <w:rPr>
          <w:rFonts w:ascii="Times New Roman" w:hAnsi="Times New Roman" w:cs="Times New Roman"/>
          <w:noProof/>
          <w:sz w:val="24"/>
          <w:szCs w:val="24"/>
        </w:rPr>
        <w:t>[3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Kurnia","given":"Rika","non-dropping-particle":"","parse-names":false,"suffix":""}],"id":"ITEM-1","issued":{"date-parts":[["2013"]]},"publisher":"Universitas Negeri Makassar","title":"Model Asesmen Autentik Dalam Pembelajaran Anak Usia Dini","type":"article"},"uris":["http://www.mendeley.com/documents/?uuid=1a976c3a-68a5-4399-9620-2620375c4748"]}],"mendeley":{"formattedCitation":"[4]","plainTextFormattedCitation":"[4]","previouslyFormattedCitation":"[4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06676A">
        <w:rPr>
          <w:rFonts w:ascii="Times New Roman" w:hAnsi="Times New Roman" w:cs="Times New Roman"/>
          <w:noProof/>
          <w:sz w:val="24"/>
          <w:szCs w:val="24"/>
        </w:rPr>
        <w:t>[4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ISSN":"6026883134","author":[{"dropping-particle":"","family":"Faridah","given":"Faridah","non-dropping-particle":"","parse-names":false,"suffix":""},{"dropping-particle":"","family":"Bernard","given":"Bernard","non-dropping-particle":"","parse-names":false,"suffix":""},{"dropping-particle":"","family":"Syamsudduha","given":"Sitti","non-dropping-particle":"","parse-names":false,"suffix":""},{"dropping-particle":"","family":"MACHMUD","given":"FADIAH","non-dropping-particle":"","parse-names":false,"suffix":""}],"id":"ITEM-1","issued":{"date-parts":[["2016"]]},"publisher":"Badan Penerbit UNM","title":"Bridging the Gap Between Schools and Universities","type":"article-journal"},"uris":["http://www.mendeley.com/documents/?uuid=e4950d4f-467c-4447-9fa6-3120415d9bdf"]}],"mendeley":{"formattedCitation":"[5]","plainTextFormattedCitation":"[5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06676A">
        <w:rPr>
          <w:rFonts w:ascii="Times New Roman" w:hAnsi="Times New Roman" w:cs="Times New Roman"/>
          <w:noProof/>
          <w:sz w:val="24"/>
          <w:szCs w:val="24"/>
        </w:rPr>
        <w:t>[5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bookmarkStart w:id="0" w:name="_GoBack"/>
      <w:bookmarkEnd w:id="0"/>
    </w:p>
    <w:p w:rsidR="0006676A" w:rsidRDefault="0006676A" w:rsidP="0006676A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06676A" w:rsidRDefault="0006676A" w:rsidP="0006676A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06676A" w:rsidRDefault="0006676A" w:rsidP="0006676A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06676A" w:rsidRDefault="0006676A" w:rsidP="0006676A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06676A" w:rsidRDefault="0006676A" w:rsidP="0006676A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06676A" w:rsidRDefault="0006676A" w:rsidP="0006676A">
      <w:pPr>
        <w:spacing w:line="240" w:lineRule="auto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</w:p>
    <w:p w:rsidR="0006676A" w:rsidRDefault="0006676A" w:rsidP="00502236">
      <w:pPr>
        <w:spacing w:after="0" w:line="24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</w:p>
    <w:p w:rsidR="0006676A" w:rsidRDefault="0006676A" w:rsidP="00502236">
      <w:pPr>
        <w:spacing w:after="0" w:line="24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</w:p>
    <w:p w:rsidR="0006676A" w:rsidRDefault="0006676A" w:rsidP="00502236">
      <w:pPr>
        <w:spacing w:after="0" w:line="24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</w:p>
    <w:p w:rsidR="0006676A" w:rsidRDefault="0006676A" w:rsidP="00502236">
      <w:pPr>
        <w:spacing w:after="0" w:line="24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</w:p>
    <w:p w:rsidR="0006676A" w:rsidRDefault="0006676A" w:rsidP="00502236">
      <w:pPr>
        <w:spacing w:after="0" w:line="24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</w:p>
    <w:p w:rsidR="0006676A" w:rsidRDefault="0006676A" w:rsidP="00502236">
      <w:pPr>
        <w:spacing w:after="0" w:line="24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</w:p>
    <w:p w:rsidR="0006676A" w:rsidRDefault="0006676A" w:rsidP="00502236">
      <w:pPr>
        <w:spacing w:after="0" w:line="24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</w:p>
    <w:p w:rsidR="0006676A" w:rsidRDefault="0006676A" w:rsidP="00502236">
      <w:pPr>
        <w:spacing w:after="0" w:line="24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</w:p>
    <w:p w:rsidR="0006676A" w:rsidRDefault="0006676A" w:rsidP="00502236">
      <w:pPr>
        <w:spacing w:after="0" w:line="24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</w:p>
    <w:p w:rsidR="0006676A" w:rsidRDefault="0006676A" w:rsidP="00502236">
      <w:pPr>
        <w:spacing w:after="0" w:line="24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</w:p>
    <w:p w:rsidR="0006676A" w:rsidRDefault="0006676A" w:rsidP="00502236">
      <w:pPr>
        <w:spacing w:after="0" w:line="24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</w:p>
    <w:p w:rsidR="0006676A" w:rsidRDefault="0006676A" w:rsidP="00502236">
      <w:pPr>
        <w:spacing w:after="0" w:line="24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</w:p>
    <w:p w:rsidR="0006676A" w:rsidRPr="00502236" w:rsidRDefault="0006676A" w:rsidP="00502236">
      <w:pPr>
        <w:spacing w:after="0" w:line="24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</w:p>
    <w:sectPr w:rsidR="0006676A" w:rsidRPr="00502236" w:rsidSect="00A905CE">
      <w:footerReference w:type="default" r:id="rId8"/>
      <w:pgSz w:w="11907" w:h="16839" w:code="9"/>
      <w:pgMar w:top="2268" w:right="1701" w:bottom="1701" w:left="1701" w:header="720" w:footer="720" w:gutter="0"/>
      <w:pgNumType w:fmt="lowerRoman" w:start="1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133D4C" w:rsidRDefault="00133D4C" w:rsidP="00AF0AA2">
      <w:pPr>
        <w:spacing w:after="0" w:line="240" w:lineRule="auto"/>
      </w:pPr>
      <w:r>
        <w:separator/>
      </w:r>
    </w:p>
  </w:endnote>
  <w:endnote w:type="continuationSeparator" w:id="0">
    <w:p w:rsidR="00133D4C" w:rsidRDefault="00133D4C" w:rsidP="00AF0AA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6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1020935530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  <w:noProof/>
        <w:sz w:val="24"/>
      </w:rPr>
    </w:sdtEndPr>
    <w:sdtContent>
      <w:p w:rsidR="00A905CE" w:rsidRPr="00A905CE" w:rsidRDefault="00A905CE">
        <w:pPr>
          <w:pStyle w:val="Footer"/>
          <w:jc w:val="center"/>
          <w:rPr>
            <w:rFonts w:ascii="Times New Roman" w:hAnsi="Times New Roman" w:cs="Times New Roman"/>
            <w:sz w:val="24"/>
          </w:rPr>
        </w:pPr>
        <w:r w:rsidRPr="00A905CE">
          <w:rPr>
            <w:rFonts w:ascii="Times New Roman" w:hAnsi="Times New Roman" w:cs="Times New Roman"/>
            <w:sz w:val="24"/>
          </w:rPr>
          <w:fldChar w:fldCharType="begin"/>
        </w:r>
        <w:r w:rsidRPr="00A905CE">
          <w:rPr>
            <w:rFonts w:ascii="Times New Roman" w:hAnsi="Times New Roman" w:cs="Times New Roman"/>
            <w:sz w:val="24"/>
          </w:rPr>
          <w:instrText xml:space="preserve"> PAGE   \* MERGEFORMAT </w:instrText>
        </w:r>
        <w:r w:rsidRPr="00A905CE">
          <w:rPr>
            <w:rFonts w:ascii="Times New Roman" w:hAnsi="Times New Roman" w:cs="Times New Roman"/>
            <w:sz w:val="24"/>
          </w:rPr>
          <w:fldChar w:fldCharType="separate"/>
        </w:r>
        <w:r w:rsidR="0006676A">
          <w:rPr>
            <w:rFonts w:ascii="Times New Roman" w:hAnsi="Times New Roman" w:cs="Times New Roman"/>
            <w:noProof/>
            <w:sz w:val="24"/>
          </w:rPr>
          <w:t>ii</w:t>
        </w:r>
        <w:r w:rsidRPr="00A905CE">
          <w:rPr>
            <w:rFonts w:ascii="Times New Roman" w:hAnsi="Times New Roman" w:cs="Times New Roman"/>
            <w:noProof/>
            <w:sz w:val="24"/>
          </w:rPr>
          <w:fldChar w:fldCharType="end"/>
        </w:r>
      </w:p>
    </w:sdtContent>
  </w:sdt>
  <w:p w:rsidR="00A905CE" w:rsidRDefault="00A905CE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133D4C" w:rsidRDefault="00133D4C" w:rsidP="00AF0AA2">
      <w:pPr>
        <w:spacing w:after="0" w:line="240" w:lineRule="auto"/>
      </w:pPr>
      <w:r>
        <w:separator/>
      </w:r>
    </w:p>
  </w:footnote>
  <w:footnote w:type="continuationSeparator" w:id="0">
    <w:p w:rsidR="00133D4C" w:rsidRDefault="00133D4C" w:rsidP="00AF0AA2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drawingGridHorizontalSpacing w:val="11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502236"/>
    <w:rsid w:val="000607C5"/>
    <w:rsid w:val="0006676A"/>
    <w:rsid w:val="00133D4C"/>
    <w:rsid w:val="00215B9A"/>
    <w:rsid w:val="00331673"/>
    <w:rsid w:val="003D5EC8"/>
    <w:rsid w:val="00470AC0"/>
    <w:rsid w:val="004A249E"/>
    <w:rsid w:val="00502236"/>
    <w:rsid w:val="005209A8"/>
    <w:rsid w:val="00536C94"/>
    <w:rsid w:val="005E7DE8"/>
    <w:rsid w:val="00635C80"/>
    <w:rsid w:val="008F3E11"/>
    <w:rsid w:val="00955106"/>
    <w:rsid w:val="00982639"/>
    <w:rsid w:val="00A308D4"/>
    <w:rsid w:val="00A905CE"/>
    <w:rsid w:val="00AA3E00"/>
    <w:rsid w:val="00AF0AA2"/>
    <w:rsid w:val="00B22F83"/>
    <w:rsid w:val="00DE63FE"/>
    <w:rsid w:val="00DE7547"/>
    <w:rsid w:val="00E411F7"/>
    <w:rsid w:val="00E570E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1D5C338A"/>
  <w15:docId w15:val="{2535EB3E-D0E8-406C-A890-8DF512F17D3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id-ID" w:eastAsia="id-ID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34"/>
    <w:qFormat/>
    <w:rsid w:val="00AF0AA2"/>
    <w:pPr>
      <w:ind w:left="720"/>
      <w:contextualSpacing/>
    </w:pPr>
  </w:style>
  <w:style w:type="character" w:customStyle="1" w:styleId="ListParagraphChar">
    <w:name w:val="List Paragraph Char"/>
    <w:link w:val="ListParagraph"/>
    <w:uiPriority w:val="34"/>
    <w:locked/>
    <w:rsid w:val="00AF0AA2"/>
    <w:rPr>
      <w:lang w:val="en-US"/>
    </w:rPr>
  </w:style>
  <w:style w:type="paragraph" w:styleId="Header">
    <w:name w:val="header"/>
    <w:basedOn w:val="Normal"/>
    <w:link w:val="HeaderChar"/>
    <w:uiPriority w:val="99"/>
    <w:unhideWhenUsed/>
    <w:rsid w:val="00AF0AA2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F0AA2"/>
    <w:rPr>
      <w:lang w:val="en-US"/>
    </w:rPr>
  </w:style>
  <w:style w:type="paragraph" w:styleId="Footer">
    <w:name w:val="footer"/>
    <w:basedOn w:val="Normal"/>
    <w:link w:val="FooterChar"/>
    <w:uiPriority w:val="99"/>
    <w:unhideWhenUsed/>
    <w:rsid w:val="00AF0AA2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F0AA2"/>
    <w:rPr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905CE"/>
    <w:pPr>
      <w:spacing w:before="200" w:after="0" w:line="240" w:lineRule="auto"/>
    </w:pPr>
    <w:rPr>
      <w:rFonts w:ascii="Tahoma" w:hAnsi="Tahoma" w:cs="Tahoma"/>
      <w:sz w:val="16"/>
      <w:szCs w:val="16"/>
      <w:lang w:bidi="en-US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905CE"/>
    <w:rPr>
      <w:rFonts w:ascii="Tahoma" w:eastAsiaTheme="minorEastAsia" w:hAnsi="Tahoma" w:cs="Tahoma"/>
      <w:sz w:val="16"/>
      <w:szCs w:val="16"/>
      <w:lang w:val="en-US" w:bidi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image" Target="media/image1.jpeg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0DBC89F8-3E31-496E-A2FB-F1B8003E901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986</Words>
  <Characters>5621</Characters>
  <Application>Microsoft Office Word</Application>
  <DocSecurity>0</DocSecurity>
  <Lines>46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59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g.Ichal</dc:creator>
  <cp:lastModifiedBy>MyComputer</cp:lastModifiedBy>
  <cp:revision>2</cp:revision>
  <cp:lastPrinted>2017-07-12T08:58:00Z</cp:lastPrinted>
  <dcterms:created xsi:type="dcterms:W3CDTF">2019-06-25T02:17:00Z</dcterms:created>
  <dcterms:modified xsi:type="dcterms:W3CDTF">2019-06-25T02:1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f8639690-b285-3bb2-8f23-de1eba402ae1</vt:lpwstr>
  </property>
  <property fmtid="{D5CDD505-2E9C-101B-9397-08002B2CF9AE}" pid="24" name="Mendeley Citation Style_1">
    <vt:lpwstr>http://www.zotero.org/styles/ieee</vt:lpwstr>
  </property>
</Properties>
</file>